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10A1063E" w:rsidR="00E81978" w:rsidRDefault="009364FC">
      <w:pPr>
        <w:pStyle w:val="Title"/>
      </w:pPr>
      <w:r>
        <w:t>Unit 1 Seminar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47A5B3A7" w:rsidR="00E81978" w:rsidRDefault="009364FC" w:rsidP="00B823AA">
      <w:pPr>
        <w:pStyle w:val="Title2"/>
      </w:pPr>
      <w:bookmarkStart w:id="0" w:name="_GoBack"/>
      <w:bookmarkEnd w:id="0"/>
      <w:r>
        <w:lastRenderedPageBreak/>
        <w:t>Unit 1 Seminar</w:t>
      </w:r>
    </w:p>
    <w:p w14:paraId="3AE9F4FF" w14:textId="5A6074B7" w:rsidR="009364FC" w:rsidRPr="002B6DA4" w:rsidRDefault="009364FC" w:rsidP="00B823AA">
      <w:pPr>
        <w:pStyle w:val="Title2"/>
        <w:rPr>
          <w:b/>
          <w:bCs/>
        </w:rPr>
      </w:pPr>
      <w:r w:rsidRPr="002B6DA4">
        <w:rPr>
          <w:b/>
          <w:bCs/>
        </w:rPr>
        <w:t>Summary</w:t>
      </w:r>
    </w:p>
    <w:p w14:paraId="7445FAA5" w14:textId="77777777" w:rsidR="00F373C0" w:rsidRDefault="00BE3D5D" w:rsidP="00BE3D5D">
      <w:pPr>
        <w:pStyle w:val="Title2"/>
        <w:jc w:val="left"/>
      </w:pPr>
      <w:r>
        <w:tab/>
        <w:t xml:space="preserve">The concept of organizational management can never </w:t>
      </w:r>
      <w:r w:rsidR="00931CCB">
        <w:t>consider</w:t>
      </w:r>
      <w:r>
        <w:t xml:space="preserve"> complete without the appropriate involvement of managers at different organizational levels. </w:t>
      </w:r>
      <w:r w:rsidR="00E007EE">
        <w:t xml:space="preserve">The procedure of management is defined as the practical idea that is used to ensure the effective and efficient utilization of different available resources. </w:t>
      </w:r>
      <w:r w:rsidR="00931CCB">
        <w:t xml:space="preserve">Consideration of different managerial levels also helps to figure out the actual responsibilities of the related entities. </w:t>
      </w:r>
      <w:r w:rsidR="00727076">
        <w:t xml:space="preserve">The actual role of executive managers is to provide </w:t>
      </w:r>
      <w:r w:rsidR="00AF338F">
        <w:t xml:space="preserve">the </w:t>
      </w:r>
      <w:r w:rsidR="00727076">
        <w:t xml:space="preserve">necessary direction and guidelines to the subordinates to achieve the actual goals of the organizational performance. </w:t>
      </w:r>
      <w:r w:rsidR="00894D74">
        <w:t>Individuals on middle management are responsible to ensure the proper linkage between all the relevant organizational de</w:t>
      </w:r>
      <w:r w:rsidR="003529A3">
        <w:t xml:space="preserve">partments. Appropriate team development is one major task for the middle managers considering the approach of organizational </w:t>
      </w:r>
      <w:r w:rsidR="00886017">
        <w:t xml:space="preserve">objective in both short-run and long-run. </w:t>
      </w:r>
    </w:p>
    <w:p w14:paraId="09C131D1" w14:textId="5DE3EDDC" w:rsidR="00F373C0" w:rsidRDefault="00371ED6" w:rsidP="00F373C0">
      <w:pPr>
        <w:pStyle w:val="Title2"/>
        <w:ind w:firstLine="720"/>
        <w:jc w:val="left"/>
      </w:pPr>
      <w:r>
        <w:t xml:space="preserve">The front-line supervisors </w:t>
      </w:r>
      <w:r w:rsidR="00D13F9B">
        <w:t>are established as first level managers operating in the organizations.</w:t>
      </w:r>
      <w:r w:rsidR="005A13C4">
        <w:t xml:space="preserve"> Front-line managers are the ones who are directly responsible to supervise </w:t>
      </w:r>
      <w:r w:rsidR="00312D7C">
        <w:t xml:space="preserve">workers and formulate team strategies for their daily activities. </w:t>
      </w:r>
      <w:r w:rsidR="007F6B4B">
        <w:t>All three level</w:t>
      </w:r>
      <w:r w:rsidR="00AF338F">
        <w:t>s</w:t>
      </w:r>
      <w:r w:rsidR="007F6B4B">
        <w:t xml:space="preserve"> of management </w:t>
      </w:r>
      <w:r w:rsidR="002573C9">
        <w:t xml:space="preserve">provide sufficient layers of management to ensure the </w:t>
      </w:r>
      <w:r w:rsidR="00120416">
        <w:t xml:space="preserve">desired acquisition of various organizational strategies. </w:t>
      </w:r>
      <w:r w:rsidR="009C6419">
        <w:t xml:space="preserve">The concept of adoption of different levels of management is also linked with the facet of decision-making. </w:t>
      </w:r>
      <w:r w:rsidR="00C93D24">
        <w:t xml:space="preserve">This particular approach </w:t>
      </w:r>
      <w:r w:rsidR="009F1FE8">
        <w:t>ensures</w:t>
      </w:r>
      <w:r w:rsidR="00C93D24">
        <w:t xml:space="preserve"> the active and proper transfer of authority between different levels of organizational management</w:t>
      </w:r>
      <w:r w:rsidR="00DA55BC">
        <w:t xml:space="preserve"> </w:t>
      </w:r>
      <w:r w:rsidR="00DA55BC">
        <w:fldChar w:fldCharType="begin"/>
      </w:r>
      <w:r w:rsidR="00DA55BC">
        <w:instrText xml:space="preserve"> ADDIN ZOTERO_ITEM CSL_CITATION {"citationID":"wf7zs5oV","properties":{"formattedCitation":"(Bateman &amp; Snell, 2009)","plainCitation":"(Bateman &amp; Snell, 2009)","noteIndex":0},"citationItems":[{"id":1129,"uris":["http://zotero.org/users/local/7Hi3kAOD/items/CU9E5QMJ"],"uri":["http://zotero.org/users/local/7Hi3kAOD/items/CU9E5QMJ"],"itemData":{"id":1129,"type":"book","title":"Management: Leading And Collaborating In The Competitive World","publisher":"McGraw-Hill Education (India) Pvt Limited","URL":"https://books.google.com.pk/books?id=hsASHQVSjN8C","ISBN":"978-0-07-007808-6","author":[{"family":"Bateman","given":"Thomas S"},{"family":"Snell","given":"Scott A"}],"issued":{"date-parts":[["2009"]]}}}],"schema":"https://github.com/citation-style-language/schema/raw/master/csl-citation.json"} </w:instrText>
      </w:r>
      <w:r w:rsidR="00DA55BC">
        <w:fldChar w:fldCharType="separate"/>
      </w:r>
      <w:r w:rsidR="00DA55BC" w:rsidRPr="00DA55BC">
        <w:rPr>
          <w:rFonts w:ascii="Times New Roman" w:hAnsi="Times New Roman" w:cs="Times New Roman"/>
        </w:rPr>
        <w:t>(Bateman &amp; Snell, 2009)</w:t>
      </w:r>
      <w:r w:rsidR="00DA55BC">
        <w:fldChar w:fldCharType="end"/>
      </w:r>
      <w:r w:rsidR="00C93D24">
        <w:t xml:space="preserve">. </w:t>
      </w:r>
      <w:r w:rsidR="009F1FE8">
        <w:t xml:space="preserve">It is critical for the managers to recognize the prevailing difference between the domains of responsibility and the specific task. </w:t>
      </w:r>
    </w:p>
    <w:p w14:paraId="2A06428B" w14:textId="77777777" w:rsidR="00921D9D" w:rsidRDefault="005538D2" w:rsidP="00F373C0">
      <w:pPr>
        <w:pStyle w:val="Title2"/>
        <w:ind w:firstLine="720"/>
        <w:jc w:val="left"/>
      </w:pPr>
      <w:r>
        <w:t>Specificity is the main factor that differentiate</w:t>
      </w:r>
      <w:r w:rsidR="00AF338F">
        <w:t>s</w:t>
      </w:r>
      <w:r>
        <w:t xml:space="preserve"> the practical approach of responsibility </w:t>
      </w:r>
      <w:r w:rsidR="00C24DA2">
        <w:t xml:space="preserve">from the concept of </w:t>
      </w:r>
      <w:r w:rsidR="00AF338F">
        <w:t xml:space="preserve">the </w:t>
      </w:r>
      <w:r w:rsidR="00C24DA2">
        <w:t>task.</w:t>
      </w:r>
      <w:r w:rsidR="00085C1E">
        <w:t xml:space="preserve"> It is worthy to understand that </w:t>
      </w:r>
      <w:r w:rsidR="002B1AB2">
        <w:t xml:space="preserve">the prospect of tasks eventually </w:t>
      </w:r>
      <w:r w:rsidR="002B1AB2">
        <w:lastRenderedPageBreak/>
        <w:t xml:space="preserve">associated with the broader form of responsibility for the manager. </w:t>
      </w:r>
      <w:r w:rsidR="00BA4948">
        <w:t xml:space="preserve">Planning, organizing, and leading are the three major aspects or practical domains linked with the approach of organizational management. </w:t>
      </w:r>
      <w:r w:rsidR="003E2EB1">
        <w:t xml:space="preserve">The facet of organizational </w:t>
      </w:r>
      <w:r w:rsidR="000E2F5F">
        <w:t>responsibilities based on the three main categories of planning, organization, controlling, and lead other shareholders.</w:t>
      </w:r>
    </w:p>
    <w:p w14:paraId="4FC85431" w14:textId="77777777" w:rsidR="00921D9D" w:rsidRDefault="00921D9D">
      <w:r>
        <w:br w:type="page"/>
      </w:r>
    </w:p>
    <w:p w14:paraId="416A67FF" w14:textId="4C8D847B" w:rsidR="00BE3D5D" w:rsidRPr="00921D9D" w:rsidRDefault="00921D9D" w:rsidP="00921D9D">
      <w:pPr>
        <w:pStyle w:val="Title2"/>
        <w:ind w:firstLine="720"/>
        <w:rPr>
          <w:b/>
          <w:bCs/>
        </w:rPr>
      </w:pPr>
      <w:r w:rsidRPr="00921D9D">
        <w:rPr>
          <w:b/>
          <w:bCs/>
        </w:rPr>
        <w:lastRenderedPageBreak/>
        <w:t>References</w:t>
      </w:r>
    </w:p>
    <w:p w14:paraId="21DBE82E" w14:textId="47B73BF8" w:rsidR="00921D9D" w:rsidRPr="00921D9D" w:rsidRDefault="00921D9D" w:rsidP="00921D9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21D9D">
        <w:rPr>
          <w:rFonts w:ascii="Times New Roman" w:hAnsi="Times New Roman" w:cs="Times New Roman"/>
        </w:rPr>
        <w:t xml:space="preserve">Bateman, T. S., &amp; Snell, S. A. (2009). </w:t>
      </w:r>
      <w:r w:rsidRPr="00921D9D">
        <w:rPr>
          <w:rFonts w:ascii="Times New Roman" w:hAnsi="Times New Roman" w:cs="Times New Roman"/>
          <w:i/>
          <w:iCs/>
        </w:rPr>
        <w:t>Management: Leading and Collaborating in The Competitive World</w:t>
      </w:r>
      <w:r w:rsidRPr="00921D9D">
        <w:rPr>
          <w:rFonts w:ascii="Times New Roman" w:hAnsi="Times New Roman" w:cs="Times New Roman"/>
        </w:rPr>
        <w:t>. Retrieved from https://books.google.com/books?id=hsASHQVSjN8C</w:t>
      </w:r>
    </w:p>
    <w:p w14:paraId="6C204882" w14:textId="62AD77DB" w:rsidR="00921D9D" w:rsidRDefault="00921D9D" w:rsidP="00921D9D">
      <w:pPr>
        <w:pStyle w:val="Title2"/>
        <w:ind w:firstLine="720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93A3BC" w14:textId="77777777" w:rsidR="00FA2B42" w:rsidRDefault="00FA2B42">
      <w:pPr>
        <w:spacing w:line="240" w:lineRule="auto"/>
      </w:pPr>
      <w:r>
        <w:separator/>
      </w:r>
    </w:p>
    <w:p w14:paraId="25FD435B" w14:textId="77777777" w:rsidR="00FA2B42" w:rsidRDefault="00FA2B42"/>
  </w:endnote>
  <w:endnote w:type="continuationSeparator" w:id="0">
    <w:p w14:paraId="2CBDB948" w14:textId="77777777" w:rsidR="00FA2B42" w:rsidRDefault="00FA2B42">
      <w:pPr>
        <w:spacing w:line="240" w:lineRule="auto"/>
      </w:pPr>
      <w:r>
        <w:continuationSeparator/>
      </w:r>
    </w:p>
    <w:p w14:paraId="0579C61E" w14:textId="77777777" w:rsidR="00FA2B42" w:rsidRDefault="00FA2B4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5C56AD" w14:textId="77777777" w:rsidR="00FA2B42" w:rsidRDefault="00FA2B42">
      <w:pPr>
        <w:spacing w:line="240" w:lineRule="auto"/>
      </w:pPr>
      <w:r>
        <w:separator/>
      </w:r>
    </w:p>
    <w:p w14:paraId="4975F819" w14:textId="77777777" w:rsidR="00FA2B42" w:rsidRDefault="00FA2B42"/>
  </w:footnote>
  <w:footnote w:type="continuationSeparator" w:id="0">
    <w:p w14:paraId="360EAD6E" w14:textId="77777777" w:rsidR="00FA2B42" w:rsidRDefault="00FA2B42">
      <w:pPr>
        <w:spacing w:line="240" w:lineRule="auto"/>
      </w:pPr>
      <w:r>
        <w:continuationSeparator/>
      </w:r>
    </w:p>
    <w:p w14:paraId="6C2030F8" w14:textId="77777777" w:rsidR="00FA2B42" w:rsidRDefault="00FA2B4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30C5C8B9" w:rsidR="00E81978" w:rsidRDefault="00562FD7">
    <w:pPr>
      <w:pStyle w:val="Header"/>
    </w:pPr>
    <w:r>
      <w:t>FINANCE, ACCOUNTING AND BANK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010C2EDC" w:rsidR="00E81978" w:rsidRDefault="005D3A03">
    <w:pPr>
      <w:pStyle w:val="Header"/>
      <w:rPr>
        <w:rStyle w:val="Strong"/>
      </w:rPr>
    </w:pPr>
    <w:r>
      <w:t xml:space="preserve">Running head: </w:t>
    </w:r>
    <w:r w:rsidR="00562FD7">
      <w:t>FINANCE, ACCOUNTING AND BANK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85C1E"/>
    <w:rsid w:val="000A40AE"/>
    <w:rsid w:val="000B50A6"/>
    <w:rsid w:val="000D3F41"/>
    <w:rsid w:val="000E2F5F"/>
    <w:rsid w:val="00120416"/>
    <w:rsid w:val="00146F65"/>
    <w:rsid w:val="002573C9"/>
    <w:rsid w:val="002B1AB2"/>
    <w:rsid w:val="002B6DA4"/>
    <w:rsid w:val="002E255B"/>
    <w:rsid w:val="00312D7C"/>
    <w:rsid w:val="003529A3"/>
    <w:rsid w:val="00355DCA"/>
    <w:rsid w:val="00371ED6"/>
    <w:rsid w:val="003E2EB1"/>
    <w:rsid w:val="004724D7"/>
    <w:rsid w:val="00551A02"/>
    <w:rsid w:val="005534FA"/>
    <w:rsid w:val="005538D2"/>
    <w:rsid w:val="00562FD7"/>
    <w:rsid w:val="005A13C4"/>
    <w:rsid w:val="005B3A43"/>
    <w:rsid w:val="005C39B5"/>
    <w:rsid w:val="005D3A03"/>
    <w:rsid w:val="00695BE3"/>
    <w:rsid w:val="00727076"/>
    <w:rsid w:val="0077366B"/>
    <w:rsid w:val="007D54EE"/>
    <w:rsid w:val="007F6B4B"/>
    <w:rsid w:val="008002C0"/>
    <w:rsid w:val="00886017"/>
    <w:rsid w:val="00894D74"/>
    <w:rsid w:val="008B6C11"/>
    <w:rsid w:val="008C5323"/>
    <w:rsid w:val="008D477A"/>
    <w:rsid w:val="00921D9D"/>
    <w:rsid w:val="00931CCB"/>
    <w:rsid w:val="009364FC"/>
    <w:rsid w:val="009A6A3B"/>
    <w:rsid w:val="009C6419"/>
    <w:rsid w:val="009F1FE8"/>
    <w:rsid w:val="00A345C6"/>
    <w:rsid w:val="00AF338F"/>
    <w:rsid w:val="00B823AA"/>
    <w:rsid w:val="00BA45DB"/>
    <w:rsid w:val="00BA4948"/>
    <w:rsid w:val="00BE3D5D"/>
    <w:rsid w:val="00BF4184"/>
    <w:rsid w:val="00C0601E"/>
    <w:rsid w:val="00C24DA2"/>
    <w:rsid w:val="00C31D30"/>
    <w:rsid w:val="00C93D24"/>
    <w:rsid w:val="00CD6E39"/>
    <w:rsid w:val="00CF6E91"/>
    <w:rsid w:val="00D13F9B"/>
    <w:rsid w:val="00D85B68"/>
    <w:rsid w:val="00DA55BC"/>
    <w:rsid w:val="00E007EE"/>
    <w:rsid w:val="00E53777"/>
    <w:rsid w:val="00E6004D"/>
    <w:rsid w:val="00E81978"/>
    <w:rsid w:val="00EE5314"/>
    <w:rsid w:val="00F373C0"/>
    <w:rsid w:val="00F379B7"/>
    <w:rsid w:val="00F525FA"/>
    <w:rsid w:val="00FA2B42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98</Words>
  <Characters>2840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6-24T0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8"&gt;&lt;session id="uH7VErIh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